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bookmarkStart w:id="0" w:name="_GoBack"/>
      <w:bookmarkEnd w:id="0"/>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77777777" w:rsidR="00BA37D0" w:rsidRDefault="00993A1E">
      <w:pPr>
        <w:spacing w:line="480" w:lineRule="auto"/>
        <w:jc w:val="center"/>
      </w:pPr>
      <w:r>
        <w:t xml:space="preserve">Capstone: Proposal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Abbie Teurbe-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1430A78C" w:rsidR="00BA37D0" w:rsidRDefault="00993A1E">
      <w:pPr>
        <w:rPr>
          <w:i/>
        </w:rPr>
      </w:pPr>
      <w:r>
        <w:rPr>
          <w:i/>
        </w:rPr>
        <w:t>Mental health among incarcerated women</w:t>
      </w:r>
    </w:p>
    <w:p w14:paraId="5FBB0DFD" w14:textId="759DF2B9" w:rsidR="00F843E5" w:rsidRPr="00446F51"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0D12EBDB"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r w:rsidR="00F843E5">
        <w:t>Approximately 50</w:t>
      </w:r>
      <w:r>
        <w:t xml:space="preserve">% of incarcerated women, compared to </w:t>
      </w:r>
      <w:r w:rsidR="00F843E5">
        <w:t>40</w:t>
      </w:r>
      <w:r>
        <w:t xml:space="preserve">%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6CD326C2"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As such, this project aims to better understand which mental health issues women in jails struggle with most. The project will also explore associations between different types of past trauma and their associations with mental illness prevalence</w:t>
      </w:r>
      <w:r w:rsidR="00F843E5">
        <w:t xml:space="preserve"> among women</w:t>
      </w:r>
      <w:r>
        <w:t xml:space="preserv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4EBD0746"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w:t>
      </w:r>
      <w:r w:rsidR="00D614AF">
        <w:t xml:space="preserve">The 2002 dataset </w:t>
      </w:r>
      <w:r>
        <w:t xml:space="preserve">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 Demographic variables, such as sex, race, and age will be analyzed, and people who identify as “male” will be excluded from the analysis. Prevalence rates of specific types of mental illnesses in the sample will also be assessed. The primary dependent variable of interest will be mental illness (yes/no). This variable will be created by aggregating all mental illness types in the dataset. Independent variables of interest will include the following: “parents/guardians abused alcohol/drugs,” “parents/step-parents served time,” “ever been shot at,” “physically abused prior to current admission,” and “ever been sexually assaulted/molested.”</w:t>
      </w:r>
      <w:r w:rsidR="007C11A6">
        <w:t xml:space="preserve"> These variables were selected, because they are examples of ACEs and past trauma. </w:t>
      </w:r>
      <w:r>
        <w:t xml:space="preserve">Possible confounding variables will include: Race, “education level prior to admission,” and “amount of income in month prior to admission.” The variable, “have a disability” will also be examined as a potential effect modifier.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r>
        <w:t xml:space="preserve">Through the literature review, I will interpret a multitude of public health studies, related to the mental health of incarcerated women. I will read through the statistical methods used and apply those results to my own work. </w:t>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192EF9DB" w14:textId="77777777" w:rsidR="00F0102C" w:rsidRDefault="00F0102C">
      <w:pPr>
        <w:jc w:val="center"/>
        <w:rPr>
          <w:b/>
        </w:rPr>
      </w:pPr>
    </w:p>
    <w:p w14:paraId="0000006C" w14:textId="120C799E" w:rsidR="00BA37D0" w:rsidRDefault="00993A1E">
      <w:pPr>
        <w:rPr>
          <w:b/>
        </w:rPr>
      </w:pPr>
      <w:r>
        <w:rPr>
          <w:b/>
        </w:rPr>
        <w:t>December 6</w:t>
      </w:r>
      <w:r w:rsidRPr="00A20860">
        <w:rPr>
          <w:b/>
          <w:vertAlign w:val="superscript"/>
        </w:rPr>
        <w:t>th</w:t>
      </w:r>
      <w:r w:rsidR="003B4181">
        <w:rPr>
          <w:b/>
        </w:rPr>
        <w:t xml:space="preserve"> (Capstone I)</w:t>
      </w:r>
      <w:r w:rsidR="00410E15">
        <w:rPr>
          <w:b/>
        </w:rPr>
        <w:t xml:space="preserve"> - </w:t>
      </w:r>
      <w:r w:rsidR="00410E15" w:rsidRPr="00A20860">
        <w:rPr>
          <w:b/>
          <w:i/>
        </w:rPr>
        <w:t>Complete</w:t>
      </w:r>
    </w:p>
    <w:p w14:paraId="682AA281" w14:textId="707E96F7" w:rsidR="003B4181" w:rsidRPr="00A20860" w:rsidRDefault="00D97FCF" w:rsidP="00A20860">
      <w:pPr>
        <w:pStyle w:val="ListParagraph"/>
        <w:numPr>
          <w:ilvl w:val="0"/>
          <w:numId w:val="20"/>
        </w:numPr>
        <w:rPr>
          <w:b/>
        </w:rPr>
      </w:pPr>
      <w:r>
        <w:t>C</w:t>
      </w:r>
      <w:r w:rsidR="003B4181">
        <w:t>apstone</w:t>
      </w:r>
      <w:r>
        <w:t xml:space="preserve"> “pitch”</w:t>
      </w:r>
      <w:r w:rsidR="003B4181">
        <w:t xml:space="preserve"> presentation</w:t>
      </w:r>
    </w:p>
    <w:p w14:paraId="00000072" w14:textId="1E8EB7FC" w:rsidR="00BA37D0" w:rsidRDefault="003B4181" w:rsidP="00A20860">
      <w:pPr>
        <w:numPr>
          <w:ilvl w:val="0"/>
          <w:numId w:val="5"/>
        </w:numPr>
        <w:rPr>
          <w:i/>
        </w:rPr>
      </w:pPr>
      <w:r>
        <w:t>Submit</w:t>
      </w:r>
      <w:r w:rsidR="00993A1E">
        <w:t xml:space="preserve"> </w:t>
      </w:r>
      <w:r>
        <w:t>proposal draft</w:t>
      </w:r>
    </w:p>
    <w:p w14:paraId="19F2250F" w14:textId="77777777" w:rsidR="003B4181" w:rsidRDefault="003B4181">
      <w:pPr>
        <w:rPr>
          <w:b/>
        </w:rPr>
      </w:pPr>
    </w:p>
    <w:p w14:paraId="00000073" w14:textId="6434FF82" w:rsidR="00BA37D0" w:rsidRDefault="00993A1E">
      <w:pPr>
        <w:rPr>
          <w:b/>
        </w:rPr>
      </w:pPr>
      <w:r>
        <w:rPr>
          <w:b/>
        </w:rPr>
        <w:t xml:space="preserve">December </w:t>
      </w:r>
      <w:r w:rsidR="009D1C4D">
        <w:rPr>
          <w:b/>
        </w:rPr>
        <w:t xml:space="preserve">7th </w:t>
      </w:r>
      <w:r>
        <w:rPr>
          <w:b/>
        </w:rPr>
        <w:t xml:space="preserve">- 29th </w:t>
      </w:r>
      <w:r w:rsidR="00410E15">
        <w:rPr>
          <w:b/>
        </w:rPr>
        <w:t xml:space="preserve">- </w:t>
      </w:r>
      <w:r w:rsidR="00410E15" w:rsidRPr="00A20860">
        <w:rPr>
          <w:b/>
          <w:i/>
        </w:rPr>
        <w:t>Complete</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603B0A92" w:rsidR="00BA37D0" w:rsidRDefault="002C5B21">
      <w:pPr>
        <w:numPr>
          <w:ilvl w:val="0"/>
          <w:numId w:val="1"/>
        </w:numPr>
      </w:pPr>
      <w:r>
        <w:t>Begin</w:t>
      </w:r>
      <w:r w:rsidR="00472D34">
        <w:t xml:space="preserve"> c</w:t>
      </w:r>
      <w:r w:rsidR="00993A1E">
        <w:t>lean</w:t>
      </w:r>
      <w:r w:rsidR="00472D34">
        <w:t>ing</w:t>
      </w:r>
      <w:r w:rsidR="00993A1E">
        <w:t xml:space="preserve">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41CB2364" w14:textId="4A3DF447" w:rsidR="005324A0" w:rsidRPr="002E5AD9" w:rsidRDefault="005324A0" w:rsidP="00A20860">
      <w:pPr>
        <w:pStyle w:val="ListParagraph"/>
        <w:numPr>
          <w:ilvl w:val="0"/>
          <w:numId w:val="19"/>
        </w:numPr>
      </w:pPr>
      <w:r w:rsidRPr="00A20860">
        <w:t>Continue data cleaning (recode</w:t>
      </w:r>
      <w:r w:rsidR="006E49CC">
        <w:t>/rename</w:t>
      </w:r>
      <w:r w:rsidRPr="00A20860">
        <w:t xml:space="preserve"> variables of interest</w:t>
      </w:r>
      <w:r>
        <w:t>, create dummy variables, remove unnecessary variables, etc.)</w:t>
      </w:r>
    </w:p>
    <w:p w14:paraId="071D04C2" w14:textId="3CE50A37" w:rsidR="00AB0403" w:rsidRDefault="00AB0403">
      <w:pPr>
        <w:numPr>
          <w:ilvl w:val="0"/>
          <w:numId w:val="9"/>
        </w:numPr>
      </w:pPr>
      <w:r>
        <w:t>First meeting with Dr. Harri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32ADD8D3" w14:textId="7505B89D" w:rsidR="006565CA" w:rsidRPr="002E5AD9" w:rsidRDefault="006565CA" w:rsidP="00A20860">
      <w:pPr>
        <w:pStyle w:val="ListParagraph"/>
        <w:numPr>
          <w:ilvl w:val="0"/>
          <w:numId w:val="18"/>
        </w:numPr>
      </w:pPr>
      <w:r w:rsidRPr="00A20860">
        <w:t>Continue data cleaning</w:t>
      </w:r>
    </w:p>
    <w:p w14:paraId="7D154C27" w14:textId="1EF67DAE" w:rsidR="001A41F9" w:rsidRDefault="001A41F9">
      <w:pPr>
        <w:numPr>
          <w:ilvl w:val="0"/>
          <w:numId w:val="3"/>
        </w:numPr>
      </w:pPr>
      <w:r>
        <w:t>Submit final capstone proposal (due January 31</w:t>
      </w:r>
      <w:r w:rsidRPr="00A20860">
        <w:rPr>
          <w:vertAlign w:val="superscript"/>
        </w:rPr>
        <w:t>st</w:t>
      </w:r>
      <w:r>
        <w:t>)</w:t>
      </w:r>
    </w:p>
    <w:p w14:paraId="696AAF43" w14:textId="1FF26498" w:rsidR="006A3EC1" w:rsidRDefault="006A3EC1" w:rsidP="002E5AD9">
      <w:pPr>
        <w:numPr>
          <w:ilvl w:val="0"/>
          <w:numId w:val="3"/>
        </w:numPr>
      </w:pPr>
      <w:r>
        <w:t xml:space="preserve">Examine descriptive statistics of data via R </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40674ADC" w14:textId="71404111" w:rsidR="006A3EC1" w:rsidRPr="002E5AD9" w:rsidRDefault="006A3EC1" w:rsidP="00A20860">
      <w:pPr>
        <w:numPr>
          <w:ilvl w:val="0"/>
          <w:numId w:val="3"/>
        </w:numPr>
        <w:rPr>
          <w:b/>
        </w:rPr>
      </w:pPr>
      <w:r>
        <w:t>Run measures of effect and measures of association, using prevalence odds ratios, chi-square, and/or logistic regression</w:t>
      </w:r>
    </w:p>
    <w:p w14:paraId="00000080" w14:textId="1298D439" w:rsidR="00BA37D0" w:rsidRDefault="00993A1E">
      <w:pPr>
        <w:numPr>
          <w:ilvl w:val="0"/>
          <w:numId w:val="10"/>
        </w:numPr>
      </w:pPr>
      <w:r>
        <w:t xml:space="preserve">Create </w:t>
      </w:r>
      <w:r w:rsidR="006C58C7">
        <w:t xml:space="preserve">initial </w:t>
      </w:r>
      <w:r>
        <w:t>tables and graphs for data, including descriptive statistics</w:t>
      </w:r>
    </w:p>
    <w:p w14:paraId="2BC806C3" w14:textId="33B8239C" w:rsidR="00AB0403" w:rsidRDefault="00AB0403">
      <w:pPr>
        <w:numPr>
          <w:ilvl w:val="0"/>
          <w:numId w:val="10"/>
        </w:numPr>
      </w:pPr>
      <w:r>
        <w:t>Second meeting with Dr. Harri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79097CC7" w14:textId="11ECA2D2" w:rsidR="001E4717" w:rsidRDefault="005438E2">
      <w:pPr>
        <w:numPr>
          <w:ilvl w:val="0"/>
          <w:numId w:val="6"/>
        </w:numPr>
      </w:pPr>
      <w:r>
        <w:t>Edit</w:t>
      </w:r>
      <w:r w:rsidR="001E4717">
        <w:t xml:space="preserve"> </w:t>
      </w:r>
      <w:r>
        <w:t xml:space="preserve">and further detail </w:t>
      </w:r>
      <w:r w:rsidR="001E4717">
        <w:t xml:space="preserve">methods section </w:t>
      </w:r>
      <w:r>
        <w:t>of</w:t>
      </w:r>
      <w:r w:rsidR="001E4717">
        <w:t xml:space="preserve"> report</w:t>
      </w:r>
    </w:p>
    <w:p w14:paraId="380D4B77" w14:textId="3D6C518A" w:rsidR="00205F57" w:rsidRDefault="00993A1E" w:rsidP="002E5AD9">
      <w:pPr>
        <w:numPr>
          <w:ilvl w:val="0"/>
          <w:numId w:val="6"/>
        </w:numPr>
      </w:pPr>
      <w:r>
        <w:t>Refine/edit the tables/graphs</w:t>
      </w:r>
    </w:p>
    <w:p w14:paraId="3A3AD710" w14:textId="7E594DE9" w:rsidR="00AB0403" w:rsidRDefault="00AB0403">
      <w:pPr>
        <w:numPr>
          <w:ilvl w:val="0"/>
          <w:numId w:val="6"/>
        </w:numPr>
      </w:pPr>
      <w:r>
        <w:t>Third meeting with Dr. Harris</w:t>
      </w:r>
    </w:p>
    <w:p w14:paraId="00000084" w14:textId="77777777" w:rsidR="00BA37D0" w:rsidRDefault="00BA37D0">
      <w:pPr>
        <w:rPr>
          <w:i/>
        </w:rPr>
      </w:pPr>
    </w:p>
    <w:p w14:paraId="00000085" w14:textId="2CA6D420" w:rsidR="00BA37D0" w:rsidRDefault="00993A1E">
      <w:pPr>
        <w:rPr>
          <w:i/>
        </w:rPr>
      </w:pPr>
      <w:r>
        <w:rPr>
          <w:b/>
        </w:rPr>
        <w:t xml:space="preserve">March 2nd - March </w:t>
      </w:r>
      <w:r w:rsidR="00205F57">
        <w:rPr>
          <w:b/>
        </w:rPr>
        <w:t>8th</w:t>
      </w:r>
      <w:r w:rsidR="00205F57">
        <w:rPr>
          <w:i/>
        </w:rPr>
        <w:t xml:space="preserve"> </w:t>
      </w:r>
    </w:p>
    <w:p w14:paraId="74B0A591" w14:textId="024C07C3" w:rsidR="00205F57" w:rsidRPr="00A20860" w:rsidRDefault="00205F57" w:rsidP="00A20860">
      <w:pPr>
        <w:pStyle w:val="ListParagraph"/>
        <w:numPr>
          <w:ilvl w:val="0"/>
          <w:numId w:val="16"/>
        </w:numPr>
        <w:rPr>
          <w:i/>
        </w:rPr>
      </w:pPr>
      <w:r>
        <w:t>Write draft of results section and abstract</w:t>
      </w:r>
    </w:p>
    <w:p w14:paraId="5701FCCC" w14:textId="348E1D22" w:rsidR="00205F57" w:rsidRPr="00A20860" w:rsidRDefault="00205F57" w:rsidP="00A20860">
      <w:pPr>
        <w:pStyle w:val="ListParagraph"/>
        <w:numPr>
          <w:ilvl w:val="0"/>
          <w:numId w:val="16"/>
        </w:numPr>
        <w:rPr>
          <w:i/>
        </w:rPr>
      </w:pPr>
      <w:r>
        <w:t>Bullet points for what needs to be in discussion section</w:t>
      </w:r>
    </w:p>
    <w:p w14:paraId="0B40147B" w14:textId="153B0EC7" w:rsidR="00CC633B" w:rsidRDefault="00CC633B">
      <w:pPr>
        <w:numPr>
          <w:ilvl w:val="0"/>
          <w:numId w:val="15"/>
        </w:numPr>
      </w:pPr>
      <w:r>
        <w:t>Submit first draft of final project (due March 6</w:t>
      </w:r>
      <w:r w:rsidRPr="00A20860">
        <w:rPr>
          <w:vertAlign w:val="superscript"/>
        </w:rPr>
        <w:t>th</w:t>
      </w:r>
      <w:r>
        <w:t>)</w:t>
      </w:r>
    </w:p>
    <w:p w14:paraId="430EE053" w14:textId="2CC0B395" w:rsidR="00AB0403" w:rsidRDefault="00AB0403">
      <w:pPr>
        <w:numPr>
          <w:ilvl w:val="0"/>
          <w:numId w:val="15"/>
        </w:numPr>
      </w:pPr>
      <w:r>
        <w:t>Fourth meeting with Dr. Harris</w:t>
      </w:r>
    </w:p>
    <w:p w14:paraId="00000087" w14:textId="77777777" w:rsidR="00BA37D0" w:rsidRDefault="00BA37D0">
      <w:pPr>
        <w:rPr>
          <w:i/>
        </w:rPr>
      </w:pPr>
    </w:p>
    <w:p w14:paraId="46120CDF" w14:textId="6F3083BD" w:rsidR="00205F57" w:rsidRDefault="00205F57">
      <w:pPr>
        <w:rPr>
          <w:b/>
        </w:rPr>
      </w:pPr>
      <w:r>
        <w:rPr>
          <w:b/>
        </w:rPr>
        <w:t>March 9</w:t>
      </w:r>
      <w:r w:rsidRPr="00A20860">
        <w:rPr>
          <w:b/>
          <w:vertAlign w:val="superscript"/>
        </w:rPr>
        <w:t>th</w:t>
      </w:r>
      <w:r>
        <w:rPr>
          <w:b/>
        </w:rPr>
        <w:t xml:space="preserve"> – 15</w:t>
      </w:r>
      <w:r w:rsidRPr="00A20860">
        <w:rPr>
          <w:b/>
          <w:vertAlign w:val="superscript"/>
        </w:rPr>
        <w:t>th</w:t>
      </w:r>
    </w:p>
    <w:p w14:paraId="2ABB5173" w14:textId="67B3F487" w:rsidR="00205F57" w:rsidRPr="002E5AD9" w:rsidRDefault="00205F57" w:rsidP="00A20860">
      <w:pPr>
        <w:pStyle w:val="ListParagraph"/>
        <w:numPr>
          <w:ilvl w:val="0"/>
          <w:numId w:val="17"/>
        </w:numPr>
      </w:pPr>
      <w:r w:rsidRPr="00A20860">
        <w:t>Spring Break</w:t>
      </w:r>
    </w:p>
    <w:p w14:paraId="3D849457" w14:textId="77777777" w:rsidR="00205F57" w:rsidRDefault="00205F57">
      <w:pPr>
        <w:rPr>
          <w:b/>
        </w:rPr>
      </w:pPr>
    </w:p>
    <w:p w14:paraId="00000088" w14:textId="77777777" w:rsidR="00BA37D0" w:rsidRDefault="00993A1E">
      <w:r>
        <w:rPr>
          <w:b/>
        </w:rPr>
        <w:t>March 16th - March 22nd</w:t>
      </w:r>
      <w:r>
        <w:t xml:space="preserve"> </w:t>
      </w:r>
    </w:p>
    <w:p w14:paraId="4003C65A" w14:textId="1F0628A8" w:rsidR="000329E5" w:rsidRDefault="00993A1E" w:rsidP="00224A0B">
      <w:pPr>
        <w:numPr>
          <w:ilvl w:val="0"/>
          <w:numId w:val="13"/>
        </w:numPr>
      </w:pPr>
      <w:r>
        <w:t xml:space="preserve">Write </w:t>
      </w:r>
      <w:r w:rsidR="00205F57">
        <w:t xml:space="preserve">full discussion section </w:t>
      </w:r>
    </w:p>
    <w:p w14:paraId="7DB8DE7E" w14:textId="77777777" w:rsidR="00205F57" w:rsidRDefault="00205F57" w:rsidP="00A20860"/>
    <w:p w14:paraId="383C86DA" w14:textId="7EE22D6A" w:rsidR="00205F57" w:rsidRPr="00A20860" w:rsidRDefault="00205F57" w:rsidP="00A20860">
      <w:pPr>
        <w:rPr>
          <w:b/>
        </w:rPr>
      </w:pPr>
      <w:r w:rsidRPr="00A20860">
        <w:rPr>
          <w:b/>
        </w:rPr>
        <w:t>March 23</w:t>
      </w:r>
      <w:r w:rsidRPr="00A20860">
        <w:rPr>
          <w:b/>
          <w:vertAlign w:val="superscript"/>
        </w:rPr>
        <w:t>rd</w:t>
      </w:r>
      <w:r w:rsidRPr="00A20860">
        <w:rPr>
          <w:b/>
        </w:rPr>
        <w:t xml:space="preserve"> – 29</w:t>
      </w:r>
      <w:r w:rsidRPr="00A20860">
        <w:rPr>
          <w:b/>
          <w:vertAlign w:val="superscript"/>
        </w:rPr>
        <w:t>th</w:t>
      </w:r>
    </w:p>
    <w:p w14:paraId="092F83DB" w14:textId="61352878" w:rsidR="00205F57" w:rsidRDefault="00205F57" w:rsidP="00A20860">
      <w:pPr>
        <w:pStyle w:val="ListParagraph"/>
        <w:numPr>
          <w:ilvl w:val="0"/>
          <w:numId w:val="17"/>
        </w:numPr>
      </w:pPr>
      <w:r>
        <w:t xml:space="preserve">Continue working on full draft and incorporating edits/feedback from advisors </w:t>
      </w:r>
    </w:p>
    <w:p w14:paraId="0000008A" w14:textId="77777777" w:rsidR="00BA37D0" w:rsidRDefault="00BA37D0">
      <w:pPr>
        <w:rPr>
          <w:i/>
        </w:rPr>
      </w:pPr>
    </w:p>
    <w:p w14:paraId="0000008B" w14:textId="4A528727" w:rsidR="00BA37D0" w:rsidRDefault="00993A1E">
      <w:r>
        <w:rPr>
          <w:b/>
        </w:rPr>
        <w:t xml:space="preserve">March </w:t>
      </w:r>
      <w:r w:rsidR="000329E5">
        <w:rPr>
          <w:b/>
        </w:rPr>
        <w:t xml:space="preserve">30th </w:t>
      </w:r>
      <w:r>
        <w:rPr>
          <w:b/>
        </w:rPr>
        <w:t>- April 5th</w:t>
      </w:r>
      <w:r>
        <w:t xml:space="preserve"> </w:t>
      </w:r>
    </w:p>
    <w:p w14:paraId="77B63663" w14:textId="055DEE2D" w:rsidR="00AB0403" w:rsidRDefault="00AB0403">
      <w:pPr>
        <w:numPr>
          <w:ilvl w:val="0"/>
          <w:numId w:val="11"/>
        </w:numPr>
      </w:pPr>
      <w:r>
        <w:t>Fifth/last meeting with Dr. Harris</w:t>
      </w:r>
    </w:p>
    <w:p w14:paraId="1EA71E8E" w14:textId="50441FEA" w:rsidR="000329E5" w:rsidRDefault="000329E5">
      <w:pPr>
        <w:numPr>
          <w:ilvl w:val="0"/>
          <w:numId w:val="11"/>
        </w:numPr>
      </w:pPr>
      <w:r>
        <w:t>Review full draft of research report and consult with advisors</w:t>
      </w:r>
    </w:p>
    <w:p w14:paraId="08FF9F13" w14:textId="5186585E" w:rsidR="000329E5" w:rsidRDefault="000329E5">
      <w:pPr>
        <w:numPr>
          <w:ilvl w:val="0"/>
          <w:numId w:val="11"/>
        </w:numPr>
      </w:pPr>
      <w:r>
        <w:t>Finalize edits</w:t>
      </w:r>
    </w:p>
    <w:p w14:paraId="0000008D" w14:textId="77777777" w:rsidR="00BA37D0" w:rsidRDefault="00BA37D0">
      <w:pPr>
        <w:rPr>
          <w:i/>
        </w:rPr>
      </w:pPr>
    </w:p>
    <w:p w14:paraId="1BB6BD8E" w14:textId="6F6DCC9C" w:rsidR="00AB0403" w:rsidRPr="00A20860" w:rsidRDefault="00AB0403" w:rsidP="00A20860">
      <w:pPr>
        <w:rPr>
          <w:b/>
        </w:rPr>
      </w:pPr>
      <w:r w:rsidRPr="00A20860">
        <w:rPr>
          <w:b/>
        </w:rPr>
        <w:t>April 6th</w:t>
      </w:r>
    </w:p>
    <w:p w14:paraId="00000093" w14:textId="2B22EAD5" w:rsidR="00BA37D0" w:rsidRDefault="00AB60B1" w:rsidP="00A20860">
      <w:pPr>
        <w:numPr>
          <w:ilvl w:val="0"/>
          <w:numId w:val="14"/>
        </w:numPr>
        <w:rPr>
          <w:i/>
        </w:rPr>
      </w:pPr>
      <w:r>
        <w:t xml:space="preserve">Submit </w:t>
      </w:r>
      <w:r w:rsidR="004A1055">
        <w:t>f</w:t>
      </w:r>
      <w:r w:rsidR="00AB0403">
        <w:t>inal capstone project</w:t>
      </w:r>
      <w:r w:rsidR="004A1055">
        <w:t xml:space="preserve"> </w:t>
      </w:r>
    </w:p>
    <w:p w14:paraId="0D6C8E96" w14:textId="77777777" w:rsidR="00F00788" w:rsidRDefault="00F00788" w:rsidP="00A20860">
      <w:pP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22352" w14:textId="77777777" w:rsidR="009F314C" w:rsidRDefault="009F314C">
      <w:pPr>
        <w:spacing w:line="240" w:lineRule="auto"/>
      </w:pPr>
      <w:r>
        <w:separator/>
      </w:r>
    </w:p>
  </w:endnote>
  <w:endnote w:type="continuationSeparator" w:id="0">
    <w:p w14:paraId="202CD178" w14:textId="77777777" w:rsidR="009F314C" w:rsidRDefault="009F3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Default="00993A1E">
    <w:pPr>
      <w:jc w:val="right"/>
    </w:pPr>
    <w:r>
      <w:fldChar w:fldCharType="begin"/>
    </w:r>
    <w:r>
      <w:instrText>PAGE</w:instrText>
    </w:r>
    <w:r>
      <w:fldChar w:fldCharType="separate"/>
    </w:r>
    <w:r w:rsidR="00410E15">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0672A" w14:textId="77777777" w:rsidR="009F314C" w:rsidRDefault="009F314C">
      <w:pPr>
        <w:spacing w:line="240" w:lineRule="auto"/>
      </w:pPr>
      <w:r>
        <w:separator/>
      </w:r>
    </w:p>
  </w:footnote>
  <w:footnote w:type="continuationSeparator" w:id="0">
    <w:p w14:paraId="3895F49A" w14:textId="77777777" w:rsidR="009F314C" w:rsidRDefault="009F31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1"/>
  </w:num>
  <w:num w:numId="3">
    <w:abstractNumId w:val="1"/>
  </w:num>
  <w:num w:numId="4">
    <w:abstractNumId w:val="7"/>
  </w:num>
  <w:num w:numId="5">
    <w:abstractNumId w:val="8"/>
  </w:num>
  <w:num w:numId="6">
    <w:abstractNumId w:val="19"/>
  </w:num>
  <w:num w:numId="7">
    <w:abstractNumId w:val="18"/>
  </w:num>
  <w:num w:numId="8">
    <w:abstractNumId w:val="5"/>
  </w:num>
  <w:num w:numId="9">
    <w:abstractNumId w:val="17"/>
  </w:num>
  <w:num w:numId="10">
    <w:abstractNumId w:val="3"/>
  </w:num>
  <w:num w:numId="11">
    <w:abstractNumId w:val="0"/>
  </w:num>
  <w:num w:numId="12">
    <w:abstractNumId w:val="4"/>
  </w:num>
  <w:num w:numId="13">
    <w:abstractNumId w:val="6"/>
  </w:num>
  <w:num w:numId="14">
    <w:abstractNumId w:val="16"/>
  </w:num>
  <w:num w:numId="15">
    <w:abstractNumId w:val="14"/>
  </w:num>
  <w:num w:numId="16">
    <w:abstractNumId w:val="12"/>
  </w:num>
  <w:num w:numId="17">
    <w:abstractNumId w:val="10"/>
  </w:num>
  <w:num w:numId="18">
    <w:abstractNumId w:val="15"/>
  </w:num>
  <w:num w:numId="19">
    <w:abstractNumId w:val="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24921"/>
    <w:rsid w:val="000329E5"/>
    <w:rsid w:val="000F733D"/>
    <w:rsid w:val="0016737F"/>
    <w:rsid w:val="00180EFC"/>
    <w:rsid w:val="00187E17"/>
    <w:rsid w:val="001A41F9"/>
    <w:rsid w:val="001B7339"/>
    <w:rsid w:val="001E4717"/>
    <w:rsid w:val="00205F57"/>
    <w:rsid w:val="0021683E"/>
    <w:rsid w:val="00224A0B"/>
    <w:rsid w:val="00284D44"/>
    <w:rsid w:val="002C5B21"/>
    <w:rsid w:val="002D7268"/>
    <w:rsid w:val="002E5AD9"/>
    <w:rsid w:val="003B4181"/>
    <w:rsid w:val="003E2E37"/>
    <w:rsid w:val="00410E15"/>
    <w:rsid w:val="00414856"/>
    <w:rsid w:val="00446F51"/>
    <w:rsid w:val="00465F9A"/>
    <w:rsid w:val="00472D34"/>
    <w:rsid w:val="004A1055"/>
    <w:rsid w:val="005324A0"/>
    <w:rsid w:val="005438E2"/>
    <w:rsid w:val="00556AB7"/>
    <w:rsid w:val="00585B97"/>
    <w:rsid w:val="005C3399"/>
    <w:rsid w:val="005F2769"/>
    <w:rsid w:val="006225AC"/>
    <w:rsid w:val="00631512"/>
    <w:rsid w:val="006565CA"/>
    <w:rsid w:val="00663D4A"/>
    <w:rsid w:val="00690964"/>
    <w:rsid w:val="00695B1F"/>
    <w:rsid w:val="006A3EC1"/>
    <w:rsid w:val="006C58C7"/>
    <w:rsid w:val="006E49CC"/>
    <w:rsid w:val="00754260"/>
    <w:rsid w:val="007C11A6"/>
    <w:rsid w:val="008A1355"/>
    <w:rsid w:val="0092253D"/>
    <w:rsid w:val="00946B6A"/>
    <w:rsid w:val="00993A1E"/>
    <w:rsid w:val="009D1C4D"/>
    <w:rsid w:val="009F314C"/>
    <w:rsid w:val="00A20860"/>
    <w:rsid w:val="00AB0403"/>
    <w:rsid w:val="00AB178B"/>
    <w:rsid w:val="00AB60B1"/>
    <w:rsid w:val="00AD2735"/>
    <w:rsid w:val="00AF7B0A"/>
    <w:rsid w:val="00B76525"/>
    <w:rsid w:val="00BA37D0"/>
    <w:rsid w:val="00BB2F81"/>
    <w:rsid w:val="00C12CCB"/>
    <w:rsid w:val="00C614A2"/>
    <w:rsid w:val="00C94ADE"/>
    <w:rsid w:val="00CA537E"/>
    <w:rsid w:val="00CC04F7"/>
    <w:rsid w:val="00CC633B"/>
    <w:rsid w:val="00D46588"/>
    <w:rsid w:val="00D614AF"/>
    <w:rsid w:val="00D62B35"/>
    <w:rsid w:val="00D97FCF"/>
    <w:rsid w:val="00DF200D"/>
    <w:rsid w:val="00E12FDE"/>
    <w:rsid w:val="00E35E7D"/>
    <w:rsid w:val="00E9197F"/>
    <w:rsid w:val="00F00788"/>
    <w:rsid w:val="00F0102C"/>
    <w:rsid w:val="00F73C2B"/>
    <w:rsid w:val="00F84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315F5-74E9-43D7-8495-31099C6E7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9939</Words>
  <Characters>56658</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2</cp:revision>
  <dcterms:created xsi:type="dcterms:W3CDTF">2020-01-23T02:46:00Z</dcterms:created>
  <dcterms:modified xsi:type="dcterms:W3CDTF">2020-01-23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